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337A5" w:rsidRDefault="00C72F48" w:rsidP="00C72F48">
      <w:pPr>
        <w:widowControl w:val="0"/>
        <w:autoSpaceDE w:val="0"/>
        <w:autoSpaceDN w:val="0"/>
        <w:adjustRightInd w:val="0"/>
        <w:spacing w:line="240" w:lineRule="auto"/>
        <w:jc w:val="center"/>
        <w:rPr>
          <w:rFonts w:ascii="Times New Roman" w:hAnsi="Times New Roman" w:cs="Times New Roman"/>
          <w:b/>
          <w:color w:val="222222"/>
          <w:sz w:val="24"/>
          <w:szCs w:val="20"/>
          <w:shd w:val="clear" w:color="auto" w:fill="FFFFFF"/>
        </w:rPr>
      </w:pPr>
      <w:bookmarkStart w:id="0" w:name="_GoBack"/>
      <w:r>
        <w:rPr>
          <w:rFonts w:ascii="Times New Roman" w:hAnsi="Times New Roman" w:cs="Times New Roman"/>
          <w:b/>
          <w:color w:val="222222"/>
          <w:sz w:val="24"/>
          <w:szCs w:val="20"/>
          <w:shd w:val="clear" w:color="auto" w:fill="FFFFFF"/>
        </w:rPr>
        <w:t>DAFTAR PUSTAKA</w:t>
      </w:r>
    </w:p>
    <w:p w:rsidR="00C72F48" w:rsidRPr="00C72F48" w:rsidRDefault="009337A5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color w:val="222222"/>
          <w:sz w:val="24"/>
          <w:szCs w:val="20"/>
          <w:shd w:val="clear" w:color="auto" w:fill="FFFFFF"/>
        </w:rPr>
        <w:fldChar w:fldCharType="begin" w:fldLock="1"/>
      </w:r>
      <w:r>
        <w:rPr>
          <w:rFonts w:ascii="Times New Roman" w:hAnsi="Times New Roman" w:cs="Times New Roman"/>
          <w:b/>
          <w:color w:val="222222"/>
          <w:sz w:val="24"/>
          <w:szCs w:val="20"/>
          <w:shd w:val="clear" w:color="auto" w:fill="FFFFFF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color w:val="222222"/>
          <w:sz w:val="24"/>
          <w:szCs w:val="20"/>
          <w:shd w:val="clear" w:color="auto" w:fill="FFFFFF"/>
        </w:rPr>
        <w:fldChar w:fldCharType="separate"/>
      </w:r>
      <w:r w:rsidR="00C72F48" w:rsidRPr="00C72F48">
        <w:rPr>
          <w:rFonts w:ascii="Times New Roman" w:hAnsi="Times New Roman" w:cs="Times New Roman"/>
          <w:noProof/>
          <w:sz w:val="24"/>
          <w:szCs w:val="24"/>
        </w:rPr>
        <w:t xml:space="preserve">Arikunto, S. (2010). No Title. </w:t>
      </w:r>
      <w:r w:rsidR="00C72F48" w:rsidRPr="00C72F48">
        <w:rPr>
          <w:rFonts w:ascii="Times New Roman" w:hAnsi="Times New Roman" w:cs="Times New Roman"/>
          <w:i/>
          <w:iCs/>
          <w:noProof/>
          <w:sz w:val="24"/>
          <w:szCs w:val="24"/>
        </w:rPr>
        <w:t>Prosedur Penelitian Suatu Pendekatan Praktik. Jakarta: Rineka Cipta.</w:t>
      </w:r>
    </w:p>
    <w:p w:rsid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</w:rPr>
      </w:pP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  <w:lang w:val="es-MX"/>
        </w:rPr>
      </w:pPr>
      <w:r w:rsidRPr="00C72F48">
        <w:rPr>
          <w:rFonts w:ascii="Times New Roman" w:hAnsi="Times New Roman" w:cs="Times New Roman"/>
          <w:noProof/>
          <w:sz w:val="24"/>
          <w:szCs w:val="24"/>
        </w:rPr>
        <w:t xml:space="preserve">Esthi, R. B., &amp; Marwah, Y. N. (2020). </w:t>
      </w: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 xml:space="preserve">Kinerja Karyawan : Motivasi Dan Disiplin Kerja Pada Pt Asahi Indonesia.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>Forum Ekonomi</w:t>
      </w: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 xml:space="preserve">,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>22</w:t>
      </w: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>(1), 130–137. Http://Journal.Feb.Unmul.Ac.Id/Index.Php/Forumekonomi</w:t>
      </w: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  <w:lang w:val="es-MX"/>
        </w:rPr>
      </w:pP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  <w:lang w:val="es-MX"/>
        </w:rPr>
      </w:pP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 xml:space="preserve">Fachreza, Musnadi, S., &amp; Majid, M. S. A. (2018). Pengaruh Motivasi Kerja, Lingkungan Kerja, Dan Budaya Organisasi Terhadap Kinerja Karyawan Dan Dampaknya Pada Kinerja Bank Aceh Syariah Di Kota Banda Aceh.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>Jurnal Magister Manajemen</w:t>
      </w: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 xml:space="preserve">,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>2</w:t>
      </w: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 xml:space="preserve">(1), 115–122. </w:t>
      </w: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  <w:lang w:val="es-MX"/>
        </w:rPr>
      </w:pP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  <w:lang w:val="es-MX"/>
        </w:rPr>
      </w:pP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 xml:space="preserve">Ghozali, I. (2018). No Title.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>Aplikasi Analisis Multivariate Dengan Program Ibm Spss 25. Badan Penerbit Universitas Diponegoro Semarang</w:t>
      </w: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>.</w:t>
      </w: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  <w:lang w:val="es-MX"/>
        </w:rPr>
      </w:pP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  <w:lang w:val="es-MX"/>
        </w:rPr>
      </w:pP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 xml:space="preserve">Gomes, F. C. (2010). No Title.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>Manajemen Sumber Daya Manusia. Andi: Yogyakarta</w:t>
      </w: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>.</w:t>
      </w: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  <w:lang w:val="es-MX"/>
        </w:rPr>
      </w:pP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  <w:lang w:val="es-MX"/>
        </w:rPr>
      </w:pP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 xml:space="preserve">Hasibuan, M. (2012). No Title.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>Manajemen Sdm. Edisi Revisi, Cetakan Ke Tigabelas. Jakarta: Bumi Aksara</w:t>
      </w: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>.</w:t>
      </w: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  <w:lang w:val="es-MX"/>
        </w:rPr>
      </w:pP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  <w:lang w:val="es-MX"/>
        </w:rPr>
      </w:pP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 xml:space="preserve">Jufrizen, &amp; Hadi, F. P. (2021). Pengaruh Fasilitas Kerja Dan Disiplin Kerja Terhadap Kinerja Karyawan Melalui Motivasi Kerja.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>Jurnal Sains Manajemen</w:t>
      </w: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 xml:space="preserve">,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>7</w:t>
      </w: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>(1), 35–54.</w:t>
      </w: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  <w:lang w:val="es-MX"/>
        </w:rPr>
      </w:pP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</w:rPr>
      </w:pP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 xml:space="preserve">Kerja, B. (2013). Pengaruh Kedisiplinan, Lingkungan Kerja Dan Budaya Kerja Terhadap Kinerja Tenaga Pengajar.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</w:rPr>
        <w:t>Jurnal Economia</w:t>
      </w:r>
      <w:r w:rsidRPr="00C72F4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C72F48">
        <w:rPr>
          <w:rFonts w:ascii="Times New Roman" w:hAnsi="Times New Roman" w:cs="Times New Roman"/>
          <w:noProof/>
          <w:sz w:val="24"/>
          <w:szCs w:val="24"/>
        </w:rPr>
        <w:t>(2), 191–200. Https://Doi.Org/10.21831/Economia.V9i2.1809</w:t>
      </w:r>
    </w:p>
    <w:p w:rsid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</w:rPr>
      </w:pP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  <w:lang w:val="es-MX"/>
        </w:rPr>
      </w:pPr>
      <w:r w:rsidRPr="00C72F48">
        <w:rPr>
          <w:rFonts w:ascii="Times New Roman" w:hAnsi="Times New Roman" w:cs="Times New Roman"/>
          <w:noProof/>
          <w:sz w:val="24"/>
          <w:szCs w:val="24"/>
        </w:rPr>
        <w:t xml:space="preserve">Kurniawan, H., &amp; Alimudin, A. (2015).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engaruh Kepuasan Kerja, Motivasi Kerja Dan Kedisiplinan Terhadap Kinerja Karyawan Pt.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>Garam (Persero).</w:t>
      </w: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 xml:space="preserve">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>1</w:t>
      </w: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>(2).</w:t>
      </w: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  <w:lang w:val="es-MX"/>
        </w:rPr>
      </w:pP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  <w:lang w:val="es-MX"/>
        </w:rPr>
      </w:pP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 xml:space="preserve">Liyas, J. N. (2018). Pengaruh Gaya Kepemimpinan, Motivasi, Dan Kedisiplinan Kerja Terhadap Kinerja Karyawan Pada Pt. Btn Cabang Syariah Pekanbaru.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>Al-Masraf (Jurnal Lembaga Keuangan Dan Perbankan)</w:t>
      </w: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 xml:space="preserve">,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>3</w:t>
      </w: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>(2), 169–180.</w:t>
      </w: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  <w:lang w:val="es-MX"/>
        </w:rPr>
      </w:pP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  <w:lang w:val="es-MX"/>
        </w:rPr>
      </w:pP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 xml:space="preserve">Mangkunegara. (2013). No Title.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>Perencanaan Dan Pengembangan Sumber Daya Manusia. Refika Aditama: Jakarta</w:t>
      </w: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>.</w:t>
      </w: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  <w:lang w:val="es-MX"/>
        </w:rPr>
      </w:pP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</w:pP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 xml:space="preserve">Muis, M. R., Jufrizen, J., &amp; Fahmi, M. (2018). “Pengaruh Kepemimpinan Transformasional Terhadap Motivasi Dan Kinerja Karyawan Di Pt. Pandawa.”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>Jurnal Ekonomi &amp; Ekonomi Syariah.</w:t>
      </w:r>
    </w:p>
    <w:p w:rsid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  <w:lang w:val="es-MX"/>
        </w:rPr>
      </w:pP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  <w:lang w:val="es-MX"/>
        </w:rPr>
      </w:pP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lastRenderedPageBreak/>
        <w:t xml:space="preserve">Munandar, S. (2012). No Title.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>Psikolog Industri Dan Organisasi. Jakarta: Penerbit Universitas Indonesia</w:t>
      </w: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>.</w:t>
      </w: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  <w:lang w:val="es-MX"/>
        </w:rPr>
      </w:pP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</w:rPr>
      </w:pP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 xml:space="preserve">Potu, A. (2013). Kepemimpinan, Motivasi, Dan Lingkungan Kerja Pengaruhnya Terhadap Kinerja Karyawan Pada Kanwil Ditjen Kekayaan Negara Suluttenggo Dan Maluku Utara Di Manado.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</w:rPr>
        <w:t>Jurnal Riset Ekonomi, Manajemen, Bisnis Dan Akuntansi</w:t>
      </w:r>
      <w:r w:rsidRPr="00C72F4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C72F48">
        <w:rPr>
          <w:rFonts w:ascii="Times New Roman" w:hAnsi="Times New Roman" w:cs="Times New Roman"/>
          <w:noProof/>
          <w:sz w:val="24"/>
          <w:szCs w:val="24"/>
        </w:rPr>
        <w:t>(4), 1208–1218. Https://Doi.Org/10.35794/Emba.V1i4.2894</w:t>
      </w:r>
    </w:p>
    <w:p w:rsid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</w:rPr>
      </w:pP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</w:rPr>
      </w:pPr>
      <w:r w:rsidRPr="00C72F48">
        <w:rPr>
          <w:rFonts w:ascii="Times New Roman" w:hAnsi="Times New Roman" w:cs="Times New Roman"/>
          <w:noProof/>
          <w:sz w:val="24"/>
          <w:szCs w:val="24"/>
        </w:rPr>
        <w:t xml:space="preserve">Prabu Anwar. (2011). No Title.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 Perusahaan. Bandung: Rosda.</w:t>
      </w:r>
    </w:p>
    <w:p w:rsid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</w:rPr>
      </w:pP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  <w:lang w:val="es-MX"/>
        </w:rPr>
      </w:pPr>
      <w:r w:rsidRPr="00C72F48">
        <w:rPr>
          <w:rFonts w:ascii="Times New Roman" w:hAnsi="Times New Roman" w:cs="Times New Roman"/>
          <w:noProof/>
          <w:sz w:val="24"/>
          <w:szCs w:val="24"/>
        </w:rPr>
        <w:t xml:space="preserve">Rahayu, R. A. M. E. F. R. (2019). No Title.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engaruh Karakteristik Pekerjaan Dan Disiplin Kerja Terhadap Kinerja Karyawan Pada Pt.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>Mitra Niaga Sejati Jaya – Langkat</w:t>
      </w: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>.</w:t>
      </w: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  <w:lang w:val="es-MX"/>
        </w:rPr>
      </w:pP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</w:rPr>
      </w:pP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 xml:space="preserve">Rialmi, Z. (2020). Pengaruh Kedisiplinan Terhadap Kinerja Karyawan Pada Pt. </w:t>
      </w:r>
      <w:r w:rsidRPr="00C72F48">
        <w:rPr>
          <w:rFonts w:ascii="Times New Roman" w:hAnsi="Times New Roman" w:cs="Times New Roman"/>
          <w:noProof/>
          <w:sz w:val="24"/>
          <w:szCs w:val="24"/>
        </w:rPr>
        <w:t xml:space="preserve">Bhakti Karya Distribusi Indonesia.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</w:rPr>
        <w:t>Jenius (Jurnal Ilmiah Manajemen Sumber Daya Manusia)</w:t>
      </w:r>
      <w:r w:rsidRPr="00C72F4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C72F48">
        <w:rPr>
          <w:rFonts w:ascii="Times New Roman" w:hAnsi="Times New Roman" w:cs="Times New Roman"/>
          <w:noProof/>
          <w:sz w:val="24"/>
          <w:szCs w:val="24"/>
        </w:rPr>
        <w:t>(3), 286. Https://Doi.Org/10.32493/Jjsdm.V3i3.4866</w:t>
      </w:r>
    </w:p>
    <w:p w:rsid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</w:rPr>
      </w:pP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</w:rPr>
      </w:pPr>
      <w:r w:rsidRPr="00C72F48">
        <w:rPr>
          <w:rFonts w:ascii="Times New Roman" w:hAnsi="Times New Roman" w:cs="Times New Roman"/>
          <w:noProof/>
          <w:sz w:val="24"/>
          <w:szCs w:val="24"/>
        </w:rPr>
        <w:t xml:space="preserve">Samsudin, S. (2012). No Title.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. Jakarta: Cv Pustaka Setia</w:t>
      </w:r>
      <w:r w:rsidRPr="00C72F4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</w:rPr>
      </w:pP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</w:rPr>
      </w:pPr>
      <w:r w:rsidRPr="00C72F48">
        <w:rPr>
          <w:rFonts w:ascii="Times New Roman" w:hAnsi="Times New Roman" w:cs="Times New Roman"/>
          <w:noProof/>
          <w:sz w:val="24"/>
          <w:szCs w:val="24"/>
        </w:rPr>
        <w:t xml:space="preserve">Setiawan, A. (2019). Pengaruh Gaya Kepemimpinan, Komunikasi Efektif Dan Pengambilan Keputusan Terhadap Kinerja Karyawan Pada Cv. Bintang Anugerah Sejahtera.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Tools</w:t>
      </w:r>
      <w:r w:rsidRPr="00C72F4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C72F48">
        <w:rPr>
          <w:rFonts w:ascii="Times New Roman" w:hAnsi="Times New Roman" w:cs="Times New Roman"/>
          <w:noProof/>
          <w:sz w:val="24"/>
          <w:szCs w:val="24"/>
        </w:rPr>
        <w:t>(1), 19–33.</w:t>
      </w:r>
    </w:p>
    <w:p w:rsid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</w:rPr>
      </w:pP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</w:rPr>
      </w:pPr>
      <w:r w:rsidRPr="00C72F48">
        <w:rPr>
          <w:rFonts w:ascii="Times New Roman" w:hAnsi="Times New Roman" w:cs="Times New Roman"/>
          <w:noProof/>
          <w:sz w:val="24"/>
          <w:szCs w:val="24"/>
        </w:rPr>
        <w:t xml:space="preserve">Siagian, T. S., &amp; Khair, H. (2018). Pengaruh Gaya Kepemimpinan Dan Lingkungan Kerja Terhadap Kinerja Karyawan Dengan Kepuasan Kerja Sebagai Variabel Intervening.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</w:rPr>
        <w:t>Maneggio: Jurnal Ilmiah Magister Manajemen</w:t>
      </w:r>
      <w:r w:rsidRPr="00C72F4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C72F48">
        <w:rPr>
          <w:rFonts w:ascii="Times New Roman" w:hAnsi="Times New Roman" w:cs="Times New Roman"/>
          <w:noProof/>
          <w:sz w:val="24"/>
          <w:szCs w:val="24"/>
        </w:rPr>
        <w:t>(1), 59–70. Https://Doi.Org/10.30596/Maneggio.V1i1.2241</w:t>
      </w:r>
    </w:p>
    <w:p w:rsid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</w:rPr>
      </w:pP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  <w:lang w:val="es-MX"/>
        </w:rPr>
      </w:pP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 xml:space="preserve">Sinambela, E. A., Al Hakim, Y. R., &amp; Irfan, M. (2019). Pengaruh Kedisiplinan Dan Komunikasi Kerja Terhadap Kinerja Karyawan.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>Relasi : Jurnal Ekonomi</w:t>
      </w: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 xml:space="preserve">,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>15</w:t>
      </w: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>(2), 308–320. Https://Doi.Org/10.31967/Relasi.V15i2.314</w:t>
      </w: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  <w:lang w:val="es-MX"/>
        </w:rPr>
      </w:pP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  <w:lang w:val="es-MX"/>
        </w:rPr>
      </w:pP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 xml:space="preserve">Sinamora, H. (2012). No Title.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>Manajemen Sumber Daya Manusia. Edisi 2. Yogyakarta: Stie Ykpn</w:t>
      </w: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>.</w:t>
      </w: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  <w:lang w:val="es-MX"/>
        </w:rPr>
      </w:pP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  <w:lang w:val="es-MX"/>
        </w:rPr>
      </w:pP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 xml:space="preserve">Siregar, S. (2017). No Title.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>Metode Penelitian Kuantitatif: Dilengkapi Dengan Perbandingan Perhitungan Manual Dan Spss. Penerbit Kencana: Jakarta</w:t>
      </w: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>.</w:t>
      </w: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  <w:lang w:val="es-MX"/>
        </w:rPr>
      </w:pP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</w:rPr>
      </w:pPr>
      <w:r w:rsidRPr="00C72F48">
        <w:rPr>
          <w:rFonts w:ascii="Times New Roman" w:hAnsi="Times New Roman" w:cs="Times New Roman"/>
          <w:noProof/>
          <w:sz w:val="24"/>
          <w:szCs w:val="24"/>
        </w:rPr>
        <w:t xml:space="preserve">Sugiyono. (2016). No Title.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, Dan R&amp;D. Bandung: Pt Alfabet</w:t>
      </w:r>
      <w:r w:rsidRPr="00C72F4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</w:rPr>
      </w:pP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</w:rPr>
      </w:pPr>
      <w:r w:rsidRPr="00C72F48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ule, W. O. Z. M. U. K. E. T. (2019). No Title.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</w:rPr>
        <w:t>The Effect Of Leadership On Employee Performance</w:t>
      </w:r>
      <w:r w:rsidRPr="00C72F4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</w:rPr>
      </w:pP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  <w:lang w:val="es-MX"/>
        </w:rPr>
      </w:pP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 xml:space="preserve">Tampi, B. J. (2014). Pengaruh Gaya Kepemimpinan Dan Motivasi Terhadap Kinerja Karyawan Pada Pt. Bank Negara Iindonesia, Tbk (Regional Sales Manado).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>Jurnal “Acta Diurna” Volume Iii. No.4.</w:t>
      </w: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 xml:space="preserve">,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>Iii</w:t>
      </w: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>(4), 1–20.</w:t>
      </w: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  <w:lang w:val="es-MX"/>
        </w:rPr>
      </w:pP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  <w:lang w:val="es-MX"/>
        </w:rPr>
      </w:pP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 xml:space="preserve">Veithzal, R. (2011). No Title.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>Manajemen Sumber Daya Manusia Untuk Perusahaan Dari Teori Ke Praktik, Edisi Pertama, Penerbit Pt Raja Grafindo Persada: Jakarta</w:t>
      </w: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>.</w:t>
      </w: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  <w:lang w:val="es-MX"/>
        </w:rPr>
      </w:pPr>
    </w:p>
    <w:p w:rsidR="00C72F48" w:rsidRPr="00C72F48" w:rsidRDefault="00C72F48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</w:rPr>
      </w:pPr>
      <w:r w:rsidRPr="00C72F48">
        <w:rPr>
          <w:rFonts w:ascii="Times New Roman" w:hAnsi="Times New Roman" w:cs="Times New Roman"/>
          <w:noProof/>
          <w:sz w:val="24"/>
          <w:szCs w:val="24"/>
          <w:lang w:val="es-MX"/>
        </w:rPr>
        <w:t xml:space="preserve">Wirawan. (2012). No Title.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 xml:space="preserve">Evaluasi Teori, Model, Standar, Aplikasi Dan Profesi. </w:t>
      </w:r>
      <w:r w:rsidRPr="00C72F48">
        <w:rPr>
          <w:rFonts w:ascii="Times New Roman" w:hAnsi="Times New Roman" w:cs="Times New Roman"/>
          <w:i/>
          <w:iCs/>
          <w:noProof/>
          <w:sz w:val="24"/>
          <w:szCs w:val="24"/>
        </w:rPr>
        <w:t>Jakarta: Rajawali Pers.</w:t>
      </w:r>
    </w:p>
    <w:p w:rsidR="00B404B8" w:rsidRPr="00C72F48" w:rsidRDefault="009337A5" w:rsidP="00C72F48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b/>
          <w:color w:val="222222"/>
          <w:sz w:val="24"/>
          <w:szCs w:val="20"/>
          <w:shd w:val="clear" w:color="auto" w:fill="FFFFFF"/>
        </w:rPr>
      </w:pPr>
      <w:r>
        <w:rPr>
          <w:rFonts w:ascii="Times New Roman" w:hAnsi="Times New Roman" w:cs="Times New Roman"/>
          <w:b/>
          <w:color w:val="222222"/>
          <w:sz w:val="24"/>
          <w:szCs w:val="20"/>
          <w:shd w:val="clear" w:color="auto" w:fill="FFFFFF"/>
        </w:rPr>
        <w:fldChar w:fldCharType="end"/>
      </w:r>
      <w:bookmarkEnd w:id="0"/>
    </w:p>
    <w:sectPr w:rsidR="00B404B8" w:rsidRPr="00C72F48" w:rsidSect="004A7387">
      <w:pgSz w:w="11907" w:h="16839" w:code="9"/>
      <w:pgMar w:top="2268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A7387"/>
    <w:rsid w:val="00087CA4"/>
    <w:rsid w:val="004A7387"/>
    <w:rsid w:val="007766FF"/>
    <w:rsid w:val="00864ACB"/>
    <w:rsid w:val="009337A5"/>
    <w:rsid w:val="00B14319"/>
    <w:rsid w:val="00B404B8"/>
    <w:rsid w:val="00C72F48"/>
    <w:rsid w:val="00FC2B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A7387"/>
    <w:rPr>
      <w:rFonts w:ascii="Calibri" w:eastAsia="Calibri" w:hAnsi="Calibri"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A7387"/>
    <w:rPr>
      <w:rFonts w:ascii="Calibri" w:eastAsia="Calibri" w:hAnsi="Calibri"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CCA88A9-1643-4E64-82DA-DB380C52D3A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68</Words>
  <Characters>3809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6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hitya kyps</dc:creator>
  <cp:lastModifiedBy>Kios_18</cp:lastModifiedBy>
  <cp:revision>2</cp:revision>
  <dcterms:created xsi:type="dcterms:W3CDTF">2022-02-15T08:48:00Z</dcterms:created>
  <dcterms:modified xsi:type="dcterms:W3CDTF">2022-02-15T08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4b87248-cb48-3d90-91cf-9cae72700cb9</vt:lpwstr>
  </property>
  <property fmtid="{D5CDD505-2E9C-101B-9397-08002B2CF9AE}" pid="24" name="Mendeley Citation Style_1">
    <vt:lpwstr>http://www.zotero.org/styles/apa</vt:lpwstr>
  </property>
</Properties>
</file>